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5B6D9A81" w:rsidR="00BE2AB8" w:rsidRDefault="00BE2AB8">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12F6B">
                                        <w:rPr>
                                          <w:caps/>
                                          <w:color w:val="FFFFFF" w:themeColor="background1"/>
                                        </w:rPr>
                                        <w:t>01/05/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712F6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5B6D9A81" w:rsidR="00BE2AB8" w:rsidRDefault="00BE2AB8">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12F6B">
                                  <w:rPr>
                                    <w:caps/>
                                    <w:color w:val="FFFFFF" w:themeColor="background1"/>
                                  </w:rPr>
                                  <w:t>01/05/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712F6B">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4993E8F9" w:rsidR="00712F6B" w:rsidRDefault="00712F6B" w:rsidP="00712F6B">
      <w:r>
        <w:t>&lt;&lt;</w:t>
      </w:r>
      <w:r w:rsidR="007934B6">
        <w:t>Review required</w:t>
      </w:r>
      <w:r>
        <w:t>&gt;&gt;</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0D8964AC" w:rsidR="00712F6B" w:rsidRPr="00712F6B" w:rsidRDefault="00712F6B" w:rsidP="00712F6B">
      <w:proofErr w:type="spellStart"/>
      <w:r>
        <w:t>Stylometrics</w:t>
      </w:r>
      <w:proofErr w:type="spellEnd"/>
      <w:r>
        <w:t>; Public Cloud; Phishing; Headers; Body</w:t>
      </w:r>
      <w:r w:rsidR="007934B6">
        <w:t>; Detection</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7934B6">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w:t>
      </w:r>
      <w:proofErr w:type="gramStart"/>
      <w:r w:rsidR="00661E79">
        <w:t>open</w:t>
      </w:r>
      <w:proofErr w:type="gramEnd"/>
      <w:r w:rsidR="00661E79">
        <w:t xml:space="preserve">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7934B6">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7934B6">
        <w:rPr>
          <w:noProof/>
        </w:rPr>
        <w:t>Cloud,</w:t>
      </w:r>
      <w:proofErr w:type="gramEnd"/>
      <w:r w:rsidR="00661E79">
        <w:t xml:space="preserve"> is the combination of either of the previously stated deployed infrastructures distinctively</w:t>
      </w:r>
      <w:r w:rsidR="002818FA">
        <w:t>.</w:t>
      </w:r>
    </w:p>
    <w:p w14:paraId="2D14B99A" w14:textId="4283927A" w:rsidR="002818FA" w:rsidRDefault="002818FA" w:rsidP="002818FA">
      <w:r>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435191F9"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68F1E919" w:rsidR="00311997" w:rsidRDefault="00C21852" w:rsidP="002818FA">
      <w:r>
        <w:t xml:space="preserve">Anti-phishing tools have been developed and utilized </w:t>
      </w:r>
      <w:r w:rsidR="00811728">
        <w:t xml:space="preserve">by public cloud providers </w:t>
      </w:r>
      <w:proofErr w:type="gramStart"/>
      <w:r w:rsidR="00811728">
        <w:t xml:space="preserve">in </w:t>
      </w:r>
      <w:r w:rsidR="007934B6">
        <w:t xml:space="preserve">an </w:t>
      </w:r>
      <w:r w:rsidR="00811728" w:rsidRPr="007934B6">
        <w:rPr>
          <w:noProof/>
        </w:rPr>
        <w:t>attempt</w:t>
      </w:r>
      <w:r w:rsidR="00811728">
        <w:t xml:space="preserve"> to</w:t>
      </w:r>
      <w:proofErr w:type="gramEnd"/>
      <w:r w:rsidR="00811728">
        <w:t xml:space="preserve">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w:t>
      </w:r>
      <w:bookmarkStart w:id="4" w:name="_GoBack"/>
      <w:bookmarkEnd w:id="4"/>
      <w:r w:rsidR="00DB65F7">
        <w:t>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1410782E" w:rsidR="00C5407D" w:rsidRPr="00CF2E1A" w:rsidRDefault="00311997" w:rsidP="002818FA">
      <w:r>
        <w:t xml:space="preserve">Behavioural biometrics is the study of users behaviour </w:t>
      </w:r>
      <w:r w:rsidR="004D6A10">
        <w:fldChar w:fldCharType="begin" w:fldLock="1"/>
      </w:r>
      <w:r w:rsidR="004D6A1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4D6A10">
        <w:fldChar w:fldCharType="separate"/>
      </w:r>
      <w:r w:rsidR="004D6A10" w:rsidRPr="004D6A10">
        <w:rPr>
          <w:noProof/>
        </w:rPr>
        <w:t>(Shrobe, Shrier &amp; Pentland, 2018)</w:t>
      </w:r>
      <w:r w:rsidR="004D6A10">
        <w:fldChar w:fldCharType="end"/>
      </w:r>
      <w:r w:rsidR="004D6A10">
        <w:t xml:space="preserve">. The type of behavioural biometry that’s of interest in this paper is stylometry as it’s the study of </w:t>
      </w:r>
      <w:proofErr w:type="gramStart"/>
      <w:r w:rsidR="004D6A10">
        <w:t>users</w:t>
      </w:r>
      <w:proofErr w:type="gramEnd"/>
      <w:r w:rsidR="004D6A10">
        <w:t xml:space="preserve"> linguistic style in writing.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p>
    <w:p w14:paraId="457CD85B" w14:textId="6184F56C" w:rsidR="006D2769" w:rsidRDefault="006D2769"/>
    <w:p w14:paraId="44C80C52" w14:textId="6FF4024A" w:rsidR="006D2769" w:rsidRDefault="00824C34" w:rsidP="00824C34">
      <w:pPr>
        <w:pStyle w:val="Heading1"/>
      </w:pPr>
      <w:r>
        <w:lastRenderedPageBreak/>
        <w:t>Problem Statement</w:t>
      </w:r>
    </w:p>
    <w:p w14:paraId="7F08CDA3" w14:textId="7D4ACDAD" w:rsidR="00824C34" w:rsidRDefault="00824C34" w:rsidP="00824C34"/>
    <w:p w14:paraId="39C15258" w14:textId="30A780DA"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FE482A">
        <w:rPr>
          <w:noProof/>
        </w:rPr>
        <w:t>(Verma et al., 2015)</w:t>
      </w:r>
      <w:r>
        <w:fldChar w:fldCharType="end"/>
      </w:r>
      <w:r>
        <w:t xml:space="preserve">.  This is due to </w:t>
      </w:r>
      <w:proofErr w:type="gramStart"/>
      <w:r>
        <w:t>attackers</w:t>
      </w:r>
      <w:proofErr w:type="gramEnd"/>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27496EC5" w:rsidR="00DB65F7" w:rsidRDefault="00480A03" w:rsidP="00824C34">
      <w:r>
        <w:t xml:space="preserve">A paper </w:t>
      </w:r>
      <w:r w:rsidR="007934B6">
        <w:t xml:space="preserve">was </w:t>
      </w:r>
      <w:r w:rsidRPr="007934B6">
        <w:rPr>
          <w:noProof/>
        </w:rPr>
        <w:t>done</w:t>
      </w:r>
      <w:r>
        <w:t xml:space="preserv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6E2069">
        <w:instrText>ADDIN CSL_CITATION { "citationItems" : [ { "id" : "ITEM-1", "itemData" : { "ISBN" : "0891-2017", "ISSN" : "08912017", "abstract" : "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 "author" : [ { "dropping-particle" : "", "family" : "Brill", "given" : "Eric", "non-dropping-particle" : "", "parse-names" : false, "suffix" : "" } ], "container-title" : "Computational Linguistics", "id" : "ITEM-1", "issue" : "4", "issued" : { "date-parts" : [ [ "1995" ] ] }, "page" : "543-565", "title" : "Transformation-Based Error-Driven Learning and Natural Language Processing : A Case Study in Part-of-Speech Tagging", "type" : "article-journal", "volume" : "21" }, "uris" : [ "http://www.mendeley.com/documents/?uuid=7a8e7c9d-b60d-4566-9007-fc2f408c6b0b" ] } ], "mendeley" : { "formattedCitation" : "(Brill, 1995)", "plainTextFormattedCitation" : "(Brill, 1995)", "previouslyFormattedCitation" : "(Brill, 1995)" }, "properties" : {  }, "schema" : "https://github.com/citation-style-language/schema/raw/master/csl-citation.json" }</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7F28388B"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instrText>ADDIN CSL_CITATION { "citationItems" : [ { "id" : "ITEM-1", "itemData" : { "ISBN" : "978-989-758-117-5", "abstract" : "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 "author" : [ { "dropping-particle" : "", "family" : "Verma", "given" : "R", "non-dropping-particle" : "", "parse-names" : false, "suffix" : "" }, { "dropping-particle" : "", "family" : "Rai", "given" : "N", "non-dropping-particle" : "", "parse-names" : false, "suffix" : "" } ], "container-title" : "2015 12th International Joint Conference on e-Business and Telecommunications (ICETE)", "id" : "ITEM-1", "issued" : { "date-parts" : [ [ "2015" ] ] }, "page" : "427-434", "title" : "Phish-IDetector: Message-ID based automatic phishing detection", "type" : "article-journal", "volume" : "04" }, "uris" : [ "http://www.mendeley.com/documents/?uuid=d479f064-7b77-4dda-ac8e-986c521cbe23" ] } ], "mendeley" : { "formattedCitation" : "(Verma &amp; Rai, 2015)", "plainTextFormattedCitation" : "(Verma &amp; Rai, 2015)", "previouslyFormattedCitation" : "(Verma &amp; Rai, 2015)" }, "properties" : {  }, "schema" : "https://github.com/citation-style-language/schema/raw/master/csl-citation.json" }</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w:t>
      </w:r>
      <w:proofErr w:type="gramStart"/>
      <w:r w:rsidR="0026361A">
        <w:t>data, and</w:t>
      </w:r>
      <w:proofErr w:type="gramEnd"/>
      <w:r w:rsidR="0026361A">
        <w:t xml:space="preserve">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0C352978" w:rsidR="00BB2F08" w:rsidRDefault="00BB2F08" w:rsidP="00BB2F08">
      <w:r>
        <w:lastRenderedPageBreak/>
        <w:t xml:space="preserve">Following from this research, </w:t>
      </w:r>
      <w:r w:rsidRPr="00BB2F08">
        <w:t>Rakesh Verma</w:t>
      </w:r>
      <w:r>
        <w:t xml:space="preserve"> and Ayman El </w:t>
      </w:r>
      <w:proofErr w:type="spellStart"/>
      <w:r>
        <w:t>Aassal</w:t>
      </w:r>
      <w:proofErr w:type="spellEnd"/>
      <w:r>
        <w:t xml:space="preserve"> state its better to include users in the detection process or send warning to users to warn them of possible attack and thus include user training, when they were introducing “A </w:t>
      </w:r>
      <w:r>
        <w:t>Correlation-based Analysis and User Participation</w:t>
      </w:r>
      <w:r>
        <w:t xml:space="preserve"> method </w:t>
      </w:r>
      <w:r>
        <w:t>for Detecting Phishing Email</w:t>
      </w:r>
      <w:r>
        <w:t xml:space="preserve">”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6178BF">
        <w:instrText>ADDIN CSL_CITATION { "citationItems" : [ { "id" : "ITEM-1", "itemData" : { "DOI" : "10.1016/j.cose.2009.05.002", "ISBN" : "01674048", "ISSN" : "01674048", "abstract" : "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u00a9 2009 Elsevier Ltd. All rights reserved.", "author" : [ { "dropping-particle" : "", "family" : "Herzberg", "given" : "Amir", "non-dropping-particle" : "", "parse-names" : false, "suffix" : "" } ], "container-title" : "Computers and Security", "id" : "ITEM-1", "issue" : "8", "issued" : { "date-parts" : [ [ "2009" ] ] }, "page" : "731-742", "publisher" : "Elsevier Ltd", "title" : "DNS-based email sender authentication mechanisms: A critical review", "type" : "article-journal", "volume" : "28" }, "uris" : [ "http://www.mendeley.com/documents/?uuid=72d0f506-306a-40b8-ba80-7193cb630d71" ] } ], "mendeley" : { "formattedCitation" : "(Herzberg, 2009)", "plainTextFormattedCitation" : "(Herzberg, 2009)", "previouslyFormattedCitation" : "(Herzberg, 2009)" }, "properties" : {  }, "schema" : "https://github.com/citation-style-language/schema/raw/master/csl-citation.json" }</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14B65DC8"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3031AA">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Its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proofErr w:type="spellStart"/>
      <w:r w:rsidR="003E2F13">
        <w:t>writeprints</w:t>
      </w:r>
      <w:proofErr w:type="spellEnd"/>
      <w:r w:rsidR="003E2F13">
        <w:t xml:space="preserve"> can be altered from original senders </w:t>
      </w:r>
      <w:proofErr w:type="spellStart"/>
      <w:r w:rsidR="003E2F13">
        <w:t>writeprint</w:t>
      </w:r>
      <w:proofErr w:type="spellEnd"/>
      <w:r w:rsidR="003E2F13">
        <w:t xml:space="preserve">.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B7672">
        <w:instrText>ADDIN CSL_CITATION { "citationItems" : [ { "id" : "ITEM-1", "itemData" : { "DOI" : "10.1002/pds.2170", "ISBN" : "1053-8569", "ISSN" : "10538569", "PMID" : "21714035", "abstract" : "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u00a9 2011 John Wiley &amp; Sons, Ltd.", "author" : [ { "dropping-particle" : "", "family" : "Mackenzie", "given" : "Isla S.", "non-dropping-particle" : "", "parse-names" : false, "suffix" : "" }, { "dropping-particle" : "", "family" : "Mantay", "given" : "Brian J.", "non-dropping-particle" : "", "parse-names" : false, "suffix" : "" }, { "dropping-particle" : "", "family" : "Mcdonnell", "given" : "Patrick G.", "non-dropping-particle" : "", "parse-names" : false, "suffix" : "" }, { "dropping-particle" : "", "family" : "Wei", "given" : "Li", "non-dropping-particle" : "", "parse-names" : false, "suffix" : "" }, { "dropping-particle" : "", "family" : "Macdonald", "given" : "Thomas M.", "non-dropping-particle" : "", "parse-names" : false, "suffix" : "" } ], "container-title" : "Pharmacoepidemiology and Drug Safety", "id" : "ITEM-1", "issue" : "8", "issued" : { "date-parts" : [ [ "2011" ] ] }, "page" : "885-893", "title" : "Managing security and privacy concerns over data storage in healthcare research", "type" : "article-journal", "volume" : "20" }, "uris" : [ "http://www.mendeley.com/documents/?uuid=b88519c9-635f-4df7-80d9-c64273eeba54" ] } ], "mendeley" : { "formattedCitation" : "(Mackenzie et al., 2011)", "plainTextFormattedCitation" : "(Mackenzie et al., 2011)", "previouslyFormattedCitation" : "(Mackenzie et al., 2011)" }, "properties" : {  }, "schema" : "https://github.com/citation-style-language/schema/raw/master/csl-citation.json" }</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w:t>
      </w:r>
      <w:r w:rsidR="009D20C3">
        <w:lastRenderedPageBreak/>
        <w:t xml:space="preserve">setbacks and limitations such as the </w:t>
      </w:r>
      <w:proofErr w:type="spellStart"/>
      <w:r w:rsidR="009D20C3">
        <w:t>writeprint</w:t>
      </w:r>
      <w:proofErr w:type="spellEnd"/>
      <w:r w:rsidR="009D20C3">
        <w:t xml:space="preserve">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3EF6D60D" w:rsidR="006A5E71" w:rsidRDefault="006A5E71" w:rsidP="00824C34">
      <w:r>
        <w:t xml:space="preserve">Based </w:t>
      </w:r>
      <w:proofErr w:type="spellStart"/>
      <w:r w:rsidR="001A54A3">
        <w:t>of</w:t>
      </w:r>
      <w:proofErr w:type="spellEnd"/>
      <w:r w:rsidR="001A54A3">
        <w:t xml:space="preserve"> the ASCAI framework that the</w:t>
      </w:r>
      <w:r>
        <w:t xml:space="preserve"> </w:t>
      </w:r>
      <w:r w:rsidR="001A54A3">
        <w:t xml:space="preserve">research paper conducted </w:t>
      </w:r>
      <w:r w:rsidR="001A54A3">
        <w:fldChar w:fldCharType="begin" w:fldLock="1"/>
      </w:r>
      <w:r w:rsidR="001A54A3">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w:t>
      </w:r>
      <w:r w:rsidR="008331E6">
        <w:t>during the authentication of the</w:t>
      </w:r>
      <w:r w:rsidR="008331E6">
        <w:t xml:space="preserve"> daily</w:t>
      </w:r>
      <w:r w:rsidR="008331E6">
        <w:t xml:space="preserve"> emails</w:t>
      </w:r>
      <w:r w:rsidR="008331E6">
        <w:t xml:space="preserve"> to detect identity impersonation. This is to compare which mode provides the best results.</w:t>
      </w:r>
    </w:p>
    <w:p w14:paraId="7EB8B562" w14:textId="4AC32460" w:rsidR="00824C34" w:rsidRDefault="00824C34" w:rsidP="00824C34">
      <w:pPr>
        <w:pStyle w:val="Heading1"/>
      </w:pPr>
      <w:r>
        <w:t>Methodology</w:t>
      </w:r>
    </w:p>
    <w:p w14:paraId="3B575942" w14:textId="77DB6BDE" w:rsidR="00824C34" w:rsidRDefault="009078C1" w:rsidP="00824C34">
      <w:proofErr w:type="gramStart"/>
      <w:r>
        <w:t>Similarly</w:t>
      </w:r>
      <w:proofErr w:type="gramEnd"/>
      <w:r>
        <w:t xml:space="preserve"> to the </w:t>
      </w:r>
      <w:r w:rsidR="00CD656D">
        <w:t>ASCAI framework methodology introduced, this paper will follow a similar route whereby:</w:t>
      </w:r>
    </w:p>
    <w:p w14:paraId="37C608E1" w14:textId="36D3999C"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w:t>
      </w:r>
      <w:proofErr w:type="spellStart"/>
      <w:r w:rsidR="00F427E7">
        <w:t>metaphone</w:t>
      </w:r>
      <w:proofErr w:type="spellEnd"/>
      <w:r w:rsidR="00F427E7">
        <w:t xml:space="preserve"> algorithms, which are algorithms for words indexed by their English </w:t>
      </w:r>
      <w:r w:rsidR="006A2840">
        <w:t xml:space="preserve">pronunciation </w:t>
      </w:r>
      <w:r w:rsidR="006A2840">
        <w:fldChar w:fldCharType="begin" w:fldLock="1"/>
      </w:r>
      <w:r w:rsidR="006A284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4F89EB2"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50ECCE62" w14:textId="77777777" w:rsidR="00BE2AB8" w:rsidRDefault="00BE2AB8" w:rsidP="00BE2AB8"/>
    <w:p w14:paraId="4ADE2F18" w14:textId="0F3CA3A3" w:rsidR="00824C34" w:rsidRDefault="00824C34" w:rsidP="00824C34">
      <w:pPr>
        <w:pStyle w:val="Heading1"/>
      </w:pPr>
      <w:r>
        <w:t>Planning</w:t>
      </w:r>
    </w:p>
    <w:p w14:paraId="245E5DD6" w14:textId="5342A85E" w:rsidR="00712F6B" w:rsidRDefault="00712F6B" w:rsidP="00712F6B"/>
    <w:p w14:paraId="3F41FEE2" w14:textId="203C7E0A" w:rsidR="00712F6B" w:rsidRPr="00712F6B" w:rsidRDefault="00712F6B" w:rsidP="00712F6B">
      <w:r>
        <w:t>&lt;&lt;TBC&gt;&gt;</w:t>
      </w:r>
    </w:p>
    <w:p w14:paraId="7099E770" w14:textId="5B50B95C" w:rsidR="00824C34" w:rsidRDefault="00824C34" w:rsidP="00824C34"/>
    <w:p w14:paraId="42E3DA0F" w14:textId="1DB0FD95" w:rsidR="00824C34" w:rsidRDefault="00824C34" w:rsidP="00824C34">
      <w:pPr>
        <w:pStyle w:val="Heading1"/>
      </w:pPr>
      <w:r>
        <w:t>References</w:t>
      </w:r>
    </w:p>
    <w:p w14:paraId="29FD02E4" w14:textId="6A649C6C" w:rsidR="00712F6B" w:rsidRDefault="00712F6B" w:rsidP="00712F6B"/>
    <w:p w14:paraId="4F314F7A" w14:textId="5BA62094" w:rsidR="00712F6B" w:rsidRPr="00712F6B" w:rsidRDefault="00712F6B" w:rsidP="00712F6B">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712F6B">
        <w:rPr>
          <w:rFonts w:ascii="Calibri" w:hAnsi="Calibri" w:cs="Calibri"/>
          <w:noProof/>
          <w:szCs w:val="24"/>
        </w:rPr>
        <w:t xml:space="preserve">Aravindhan, R., Shanmugalakshmi, R., Ramya, K. &amp; Selvan, C. 2016. Certain investigation on web application security: Phishing detection and phishing target discovery. </w:t>
      </w:r>
      <w:r w:rsidRPr="00712F6B">
        <w:rPr>
          <w:rFonts w:ascii="Calibri" w:hAnsi="Calibri" w:cs="Calibri"/>
          <w:i/>
          <w:iCs/>
          <w:noProof/>
          <w:szCs w:val="24"/>
        </w:rPr>
        <w:t xml:space="preserve">ICACCS 2016 - 3rd International Conference on Advanced Computing and Communication Systems: Bringing to the </w:t>
      </w:r>
      <w:r w:rsidRPr="00712F6B">
        <w:rPr>
          <w:rFonts w:ascii="Calibri" w:hAnsi="Calibri" w:cs="Calibri"/>
          <w:i/>
          <w:iCs/>
          <w:noProof/>
          <w:szCs w:val="24"/>
        </w:rPr>
        <w:lastRenderedPageBreak/>
        <w:t>Table, Futuristic Technologies from Arround the Globe</w:t>
      </w:r>
      <w:r w:rsidRPr="00712F6B">
        <w:rPr>
          <w:rFonts w:ascii="Calibri" w:hAnsi="Calibri" w:cs="Calibri"/>
          <w:noProof/>
          <w:szCs w:val="24"/>
        </w:rPr>
        <w:t>. DOI: 10.1109/ICACCS.2016.7586405.</w:t>
      </w:r>
    </w:p>
    <w:p w14:paraId="31C2EA11"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Armbrust, M., Stoica, I., Zaharia, M., Fox, A., Griffith, R., Joseph, A.D., Katz, R., Konwinski, A., et al. 2010. A view of cloud computing. </w:t>
      </w:r>
      <w:r w:rsidRPr="00712F6B">
        <w:rPr>
          <w:rFonts w:ascii="Calibri" w:hAnsi="Calibri" w:cs="Calibri"/>
          <w:i/>
          <w:iCs/>
          <w:noProof/>
          <w:szCs w:val="24"/>
        </w:rPr>
        <w:t>Communications of the ACM</w:t>
      </w:r>
      <w:r w:rsidRPr="00712F6B">
        <w:rPr>
          <w:rFonts w:ascii="Calibri" w:hAnsi="Calibri" w:cs="Calibri"/>
          <w:noProof/>
          <w:szCs w:val="24"/>
        </w:rPr>
        <w:t>. 53(4):50. DOI: 10.1145/1721654.1721672.</w:t>
      </w:r>
    </w:p>
    <w:p w14:paraId="1D9A537D"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Brill, E. 1995. Transformation-Based Error-Driven Learning and Natural Language Processing : A Case Study in Part-of-Speech Tagging. </w:t>
      </w:r>
      <w:r w:rsidRPr="00712F6B">
        <w:rPr>
          <w:rFonts w:ascii="Calibri" w:hAnsi="Calibri" w:cs="Calibri"/>
          <w:i/>
          <w:iCs/>
          <w:noProof/>
          <w:szCs w:val="24"/>
        </w:rPr>
        <w:t>Computational Linguistics</w:t>
      </w:r>
      <w:r w:rsidRPr="00712F6B">
        <w:rPr>
          <w:rFonts w:ascii="Calibri" w:hAnsi="Calibri" w:cs="Calibri"/>
          <w:noProof/>
          <w:szCs w:val="24"/>
        </w:rPr>
        <w:t>. 21(4):543–565. Available: http://portal.acm.org/citation.cfm?id=218355.218367.</w:t>
      </w:r>
    </w:p>
    <w:p w14:paraId="4481968F"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Broder, A., Glassman, S.C., Manasse, M.S. &amp; Zweig, G. 1997. Syntactic clustering of the Web IS ( A ) n S ( B ). 29.</w:t>
      </w:r>
    </w:p>
    <w:p w14:paraId="3A79D5F9"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Duman, S., Kalkan-Cakmakci, K., Egele, M., Robertson, W. &amp; Kirda, E. 2016. EmailProfiler: Spearphishing Filtering with Header and Stylometric Features of Emails. </w:t>
      </w:r>
      <w:r w:rsidRPr="00712F6B">
        <w:rPr>
          <w:rFonts w:ascii="Calibri" w:hAnsi="Calibri" w:cs="Calibri"/>
          <w:i/>
          <w:iCs/>
          <w:noProof/>
          <w:szCs w:val="24"/>
        </w:rPr>
        <w:t>Proceedings - International Computer Software and Applications Conference</w:t>
      </w:r>
      <w:r w:rsidRPr="00712F6B">
        <w:rPr>
          <w:rFonts w:ascii="Calibri" w:hAnsi="Calibri" w:cs="Calibri"/>
          <w:noProof/>
          <w:szCs w:val="24"/>
        </w:rPr>
        <w:t>. 1:408–416. DOI: 10.1109/COMPSAC.2016.105.</w:t>
      </w:r>
    </w:p>
    <w:p w14:paraId="6F128C1E"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Herzberg, A. 2009. DNS-based email sender authentication mechanisms: A critical review. </w:t>
      </w:r>
      <w:r w:rsidRPr="00712F6B">
        <w:rPr>
          <w:rFonts w:ascii="Calibri" w:hAnsi="Calibri" w:cs="Calibri"/>
          <w:i/>
          <w:iCs/>
          <w:noProof/>
          <w:szCs w:val="24"/>
        </w:rPr>
        <w:t>Computers and Security</w:t>
      </w:r>
      <w:r w:rsidRPr="00712F6B">
        <w:rPr>
          <w:rFonts w:ascii="Calibri" w:hAnsi="Calibri" w:cs="Calibri"/>
          <w:noProof/>
          <w:szCs w:val="24"/>
        </w:rPr>
        <w:t>. 28(8):731–742. DOI: 10.1016/j.cose.2009.05.002.</w:t>
      </w:r>
    </w:p>
    <w:p w14:paraId="359652DC"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Islam, N., Hoque, M.M. &amp; Hossain, M.R. 2017. Automatic authorship detection from Bengali text using stylometric approach. </w:t>
      </w:r>
      <w:r w:rsidRPr="00712F6B">
        <w:rPr>
          <w:rFonts w:ascii="Calibri" w:hAnsi="Calibri" w:cs="Calibri"/>
          <w:i/>
          <w:iCs/>
          <w:noProof/>
          <w:szCs w:val="24"/>
        </w:rPr>
        <w:t>2017 20th International Conference of Computer and Information Technology (ICCIT)</w:t>
      </w:r>
      <w:r w:rsidRPr="00712F6B">
        <w:rPr>
          <w:rFonts w:ascii="Calibri" w:hAnsi="Calibri" w:cs="Calibri"/>
          <w:noProof/>
          <w:szCs w:val="24"/>
        </w:rPr>
        <w:t>. 1–6. DOI: 10.1109/ICCITECHN.2017.8281793.</w:t>
      </w:r>
    </w:p>
    <w:p w14:paraId="62F5946B"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Khonji, M., Iraqi, Y. &amp; Jones, A. 2011. Mitigation of spear phishing attacks: A content-based authorship identification framework. </w:t>
      </w:r>
      <w:r w:rsidRPr="00712F6B">
        <w:rPr>
          <w:rFonts w:ascii="Calibri" w:hAnsi="Calibri" w:cs="Calibri"/>
          <w:i/>
          <w:iCs/>
          <w:noProof/>
          <w:szCs w:val="24"/>
        </w:rPr>
        <w:t>2011 International Conference for Internet Technology and Secured Transactions, ICITST 2011</w:t>
      </w:r>
      <w:r w:rsidRPr="00712F6B">
        <w:rPr>
          <w:rFonts w:ascii="Calibri" w:hAnsi="Calibri" w:cs="Calibri"/>
          <w:noProof/>
          <w:szCs w:val="24"/>
        </w:rPr>
        <w:t>. (December):416–421. Available: http://www.scopus.com/inward/record.url?eid=2-s2.0-84857497061&amp;partnerID=tZOtx3y1.</w:t>
      </w:r>
    </w:p>
    <w:p w14:paraId="024BA631"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Mackenzie, I.S., Mantay, B.J., Mcdonnell, P.G., Wei, L. &amp; Macdonald, T.M. 2011. Managing security and privacy concerns over data storage in healthcare research. </w:t>
      </w:r>
      <w:r w:rsidRPr="00712F6B">
        <w:rPr>
          <w:rFonts w:ascii="Calibri" w:hAnsi="Calibri" w:cs="Calibri"/>
          <w:i/>
          <w:iCs/>
          <w:noProof/>
          <w:szCs w:val="24"/>
        </w:rPr>
        <w:t>Pharmacoepidemiology and Drug Safety</w:t>
      </w:r>
      <w:r w:rsidRPr="00712F6B">
        <w:rPr>
          <w:rFonts w:ascii="Calibri" w:hAnsi="Calibri" w:cs="Calibri"/>
          <w:noProof/>
          <w:szCs w:val="24"/>
        </w:rPr>
        <w:t>. 20(8):885–893. DOI: 10.1002/pds.2170.</w:t>
      </w:r>
    </w:p>
    <w:p w14:paraId="2B3346B2"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Mell, P. &amp; Grance, T. 2011. The NIST Definition of Cloud Computing Recommendations of the National Institute of Standards and Technology. </w:t>
      </w:r>
      <w:r w:rsidRPr="00712F6B">
        <w:rPr>
          <w:rFonts w:ascii="Calibri" w:hAnsi="Calibri" w:cs="Calibri"/>
          <w:i/>
          <w:iCs/>
          <w:noProof/>
          <w:szCs w:val="24"/>
        </w:rPr>
        <w:t>National Institute of Standards and Technology, Information Technology Laboratory</w:t>
      </w:r>
      <w:r w:rsidRPr="00712F6B">
        <w:rPr>
          <w:rFonts w:ascii="Calibri" w:hAnsi="Calibri" w:cs="Calibri"/>
          <w:noProof/>
          <w:szCs w:val="24"/>
        </w:rPr>
        <w:t>. 145:7. DOI: 10.1136/emj.2010.096966.</w:t>
      </w:r>
    </w:p>
    <w:p w14:paraId="692BEA8A"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Shaikh, F.B.F. &amp; Haider, S. 2011. Security threats in cloud computing. </w:t>
      </w:r>
      <w:r w:rsidRPr="00712F6B">
        <w:rPr>
          <w:rFonts w:ascii="Calibri" w:hAnsi="Calibri" w:cs="Calibri"/>
          <w:i/>
          <w:iCs/>
          <w:noProof/>
          <w:szCs w:val="24"/>
        </w:rPr>
        <w:t>2011 International Conference for Internet Technology and Secured Transactions</w:t>
      </w:r>
      <w:r w:rsidRPr="00712F6B">
        <w:rPr>
          <w:rFonts w:ascii="Calibri" w:hAnsi="Calibri" w:cs="Calibri"/>
          <w:noProof/>
          <w:szCs w:val="24"/>
        </w:rPr>
        <w:t>. (December):214–219. DOI: 10.1016/j.sbspro.2011.08.063.</w:t>
      </w:r>
    </w:p>
    <w:p w14:paraId="54D192BD"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Shrobe, H., Shrier, D.L. &amp; Pentland, A. 2018. </w:t>
      </w:r>
      <w:r w:rsidRPr="00712F6B">
        <w:rPr>
          <w:rFonts w:ascii="Calibri" w:hAnsi="Calibri" w:cs="Calibri"/>
          <w:i/>
          <w:iCs/>
          <w:noProof/>
          <w:szCs w:val="24"/>
        </w:rPr>
        <w:t>New Solutions for Cybersecurity</w:t>
      </w:r>
      <w:r w:rsidRPr="00712F6B">
        <w:rPr>
          <w:rFonts w:ascii="Calibri" w:hAnsi="Calibri" w:cs="Calibri"/>
          <w:noProof/>
          <w:szCs w:val="24"/>
        </w:rPr>
        <w:t>. 1st ed. MIT Press.</w:t>
      </w:r>
    </w:p>
    <w:p w14:paraId="06F73800" w14:textId="77777777" w:rsidR="00712F6B" w:rsidRPr="00712F6B" w:rsidRDefault="00712F6B" w:rsidP="00712F6B">
      <w:pPr>
        <w:widowControl w:val="0"/>
        <w:autoSpaceDE w:val="0"/>
        <w:autoSpaceDN w:val="0"/>
        <w:adjustRightInd w:val="0"/>
        <w:spacing w:line="240" w:lineRule="auto"/>
        <w:rPr>
          <w:rFonts w:ascii="Calibri" w:hAnsi="Calibri" w:cs="Calibri"/>
          <w:noProof/>
          <w:szCs w:val="24"/>
        </w:rPr>
      </w:pPr>
      <w:r w:rsidRPr="00712F6B">
        <w:rPr>
          <w:rFonts w:ascii="Calibri" w:hAnsi="Calibri" w:cs="Calibri"/>
          <w:noProof/>
          <w:szCs w:val="24"/>
        </w:rPr>
        <w:t xml:space="preserve">Verma, R. &amp; Rai, N. 2015. Phish-IDetector: Message-ID based automatic phishing detection. </w:t>
      </w:r>
      <w:r w:rsidRPr="00712F6B">
        <w:rPr>
          <w:rFonts w:ascii="Calibri" w:hAnsi="Calibri" w:cs="Calibri"/>
          <w:i/>
          <w:iCs/>
          <w:noProof/>
          <w:szCs w:val="24"/>
        </w:rPr>
        <w:t>2015 12th International Joint Conference on e-Business and Telecommunications (ICETE)</w:t>
      </w:r>
      <w:r w:rsidRPr="00712F6B">
        <w:rPr>
          <w:rFonts w:ascii="Calibri" w:hAnsi="Calibri" w:cs="Calibri"/>
          <w:noProof/>
          <w:szCs w:val="24"/>
        </w:rPr>
        <w:t>. 4:427–434.</w:t>
      </w:r>
    </w:p>
    <w:p w14:paraId="552C1B96" w14:textId="77777777" w:rsidR="00712F6B" w:rsidRPr="00712F6B" w:rsidRDefault="00712F6B" w:rsidP="00712F6B">
      <w:pPr>
        <w:widowControl w:val="0"/>
        <w:autoSpaceDE w:val="0"/>
        <w:autoSpaceDN w:val="0"/>
        <w:adjustRightInd w:val="0"/>
        <w:spacing w:line="240" w:lineRule="auto"/>
        <w:rPr>
          <w:rFonts w:ascii="Calibri" w:hAnsi="Calibri" w:cs="Calibri"/>
          <w:noProof/>
        </w:rPr>
      </w:pPr>
      <w:r w:rsidRPr="00712F6B">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gUAQqqZ7SwAAAA="/>
  </w:docVars>
  <w:rsids>
    <w:rsidRoot w:val="006D2769"/>
    <w:rsid w:val="000013A0"/>
    <w:rsid w:val="000373DB"/>
    <w:rsid w:val="000629CE"/>
    <w:rsid w:val="000726A3"/>
    <w:rsid w:val="0007590C"/>
    <w:rsid w:val="001A54A3"/>
    <w:rsid w:val="001E125A"/>
    <w:rsid w:val="00211F53"/>
    <w:rsid w:val="00230A98"/>
    <w:rsid w:val="0026361A"/>
    <w:rsid w:val="00266B0E"/>
    <w:rsid w:val="002818FA"/>
    <w:rsid w:val="002B7672"/>
    <w:rsid w:val="002C60B2"/>
    <w:rsid w:val="003031AA"/>
    <w:rsid w:val="00310341"/>
    <w:rsid w:val="00311997"/>
    <w:rsid w:val="003260EA"/>
    <w:rsid w:val="003261A4"/>
    <w:rsid w:val="003265B0"/>
    <w:rsid w:val="00355B98"/>
    <w:rsid w:val="003D25F9"/>
    <w:rsid w:val="003E2F13"/>
    <w:rsid w:val="003E73C6"/>
    <w:rsid w:val="003F2466"/>
    <w:rsid w:val="003F65C7"/>
    <w:rsid w:val="00427B05"/>
    <w:rsid w:val="00456359"/>
    <w:rsid w:val="00480A03"/>
    <w:rsid w:val="004D6A10"/>
    <w:rsid w:val="004E5374"/>
    <w:rsid w:val="0050491B"/>
    <w:rsid w:val="0059599F"/>
    <w:rsid w:val="005C1480"/>
    <w:rsid w:val="005D711A"/>
    <w:rsid w:val="006178BF"/>
    <w:rsid w:val="00635D80"/>
    <w:rsid w:val="00645E86"/>
    <w:rsid w:val="00661E79"/>
    <w:rsid w:val="00683B5E"/>
    <w:rsid w:val="006A2840"/>
    <w:rsid w:val="006A5E71"/>
    <w:rsid w:val="006B3D39"/>
    <w:rsid w:val="006D2769"/>
    <w:rsid w:val="006E2069"/>
    <w:rsid w:val="00702D23"/>
    <w:rsid w:val="00712F6B"/>
    <w:rsid w:val="0072206B"/>
    <w:rsid w:val="007370C0"/>
    <w:rsid w:val="00751BC0"/>
    <w:rsid w:val="007934B6"/>
    <w:rsid w:val="007C5806"/>
    <w:rsid w:val="007E4DBA"/>
    <w:rsid w:val="0080602A"/>
    <w:rsid w:val="00811728"/>
    <w:rsid w:val="00824C34"/>
    <w:rsid w:val="00825C35"/>
    <w:rsid w:val="008331E6"/>
    <w:rsid w:val="008B390F"/>
    <w:rsid w:val="008E1E6B"/>
    <w:rsid w:val="00900184"/>
    <w:rsid w:val="009078C1"/>
    <w:rsid w:val="00964DA5"/>
    <w:rsid w:val="009C2F45"/>
    <w:rsid w:val="009D20C3"/>
    <w:rsid w:val="009E3125"/>
    <w:rsid w:val="00A32BE8"/>
    <w:rsid w:val="00AE01AF"/>
    <w:rsid w:val="00AE1D05"/>
    <w:rsid w:val="00BB2F08"/>
    <w:rsid w:val="00BE2AB8"/>
    <w:rsid w:val="00C01AF8"/>
    <w:rsid w:val="00C21852"/>
    <w:rsid w:val="00C45D49"/>
    <w:rsid w:val="00C5407D"/>
    <w:rsid w:val="00C916DE"/>
    <w:rsid w:val="00CB3E1A"/>
    <w:rsid w:val="00CD656D"/>
    <w:rsid w:val="00CF2E1A"/>
    <w:rsid w:val="00D0635E"/>
    <w:rsid w:val="00D861E3"/>
    <w:rsid w:val="00DA7175"/>
    <w:rsid w:val="00DB65F7"/>
    <w:rsid w:val="00E057E6"/>
    <w:rsid w:val="00E647BB"/>
    <w:rsid w:val="00F427E7"/>
    <w:rsid w:val="00F525E3"/>
    <w:rsid w:val="00F56A37"/>
    <w:rsid w:val="00F96E66"/>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40350DEC-3E1F-4E9A-92AD-F0CB71795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1</TotalTime>
  <Pages>8</Pages>
  <Words>9744</Words>
  <Characters>5554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01/05/2018</Company>
  <LinksUpToDate>false</LinksUpToDate>
  <CharactersWithSpaces>6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Mr. NJG Thokoa</cp:lastModifiedBy>
  <cp:revision>7</cp:revision>
  <dcterms:created xsi:type="dcterms:W3CDTF">2018-04-28T11:48:00Z</dcterms:created>
  <dcterms:modified xsi:type="dcterms:W3CDTF">2018-05-0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